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AA53CD" w:rsidP="00397425">
      <w:pPr>
        <w:pStyle w:val="af1"/>
        <w:spacing w:before="0" w:after="0"/>
      </w:pPr>
      <w:r>
        <w:rPr>
          <w:rFonts w:hint="eastAsia"/>
        </w:rPr>
        <w:t>《运筹学</w:t>
      </w:r>
      <w:r w:rsidR="004533AB">
        <w:rPr>
          <w:rFonts w:hint="eastAsia"/>
        </w:rPr>
        <w:t>通论</w:t>
      </w:r>
      <w:r>
        <w:rPr>
          <w:rFonts w:hint="eastAsia"/>
        </w:rPr>
        <w:t>实验》</w:t>
      </w:r>
      <w:r w:rsidR="00397425"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77DED" w:rsidRPr="00A77DED"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</w:t>
            </w:r>
            <w:r w:rsidR="003E3EB3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397425" w:rsidP="00B55F54">
      <w:pPr>
        <w:pStyle w:val="1"/>
        <w:keepNext w:val="0"/>
        <w:keepLines w:val="0"/>
        <w:numPr>
          <w:ilvl w:val="0"/>
          <w:numId w:val="16"/>
        </w:numPr>
        <w:ind w:left="0" w:firstLine="0"/>
      </w:pPr>
      <w:r>
        <w:rPr>
          <w:rFonts w:hint="eastAsia"/>
        </w:rPr>
        <w:t>实验</w:t>
      </w:r>
      <w:r>
        <w:t>目的</w:t>
      </w:r>
    </w:p>
    <w:p w:rsidR="00C6523B" w:rsidRDefault="000E4D85" w:rsidP="00B55F54">
      <w:pPr>
        <w:ind w:leftChars="200" w:left="480"/>
      </w:pPr>
      <w:r>
        <w:rPr>
          <w:rFonts w:hint="eastAsia"/>
        </w:rPr>
        <w:t>完成该实验，为后期的更进一步的实验做准备。</w:t>
      </w:r>
    </w:p>
    <w:p w:rsidR="00B55F54" w:rsidRPr="00836633" w:rsidRDefault="00B55F54" w:rsidP="00B55F54"/>
    <w:p w:rsidR="00F02E02" w:rsidRPr="00F02E02" w:rsidRDefault="00397425" w:rsidP="00B55F54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Default="00A77DED" w:rsidP="00A77DED">
      <w:pPr>
        <w:ind w:firstLineChars="200" w:firstLine="480"/>
      </w:pPr>
      <w:r>
        <w:rPr>
          <w:rFonts w:hint="eastAsia"/>
        </w:rPr>
        <w:t>给定两组数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求</w:t>
      </w:r>
    </w:p>
    <w:p w:rsidR="00AA53CD" w:rsidRDefault="00A77DED" w:rsidP="00AA53CD">
      <w:pPr>
        <w:pStyle w:val="af8"/>
        <w:numPr>
          <w:ilvl w:val="0"/>
          <w:numId w:val="13"/>
        </w:numPr>
        <w:spacing w:line="240" w:lineRule="atLeast"/>
        <w:ind w:left="777" w:firstLineChars="0" w:hanging="357"/>
      </w:pPr>
      <w:r>
        <w:rPr>
          <w:rFonts w:hint="eastAsia"/>
        </w:rPr>
        <w:t>一组数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其中</w:t>
      </w:r>
    </w:p>
    <w:p w:rsidR="00361C75" w:rsidRPr="006E7E98" w:rsidRDefault="009F40C9" w:rsidP="00361C75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i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Latin Modern Math" w:hAnsi="Latin Modern Math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NaN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0</m:t>
                  </m:r>
                </m:e>
              </m:eqArr>
            </m:e>
          </m:d>
          <m:r>
            <m:rPr>
              <m:sty m:val="p"/>
            </m:rPr>
            <w:rPr>
              <w:rFonts w:ascii="Latin Modern Math" w:hAnsi="Latin Modern Math"/>
            </w:rPr>
            <m:t xml:space="preserve">,  </m:t>
          </m:r>
          <m:r>
            <w:rPr>
              <w:rFonts w:ascii="Latin Modern Math" w:hAnsi="Latin Modern Math"/>
            </w:rPr>
            <m:t>i=1,2,</m:t>
          </m:r>
          <m:r>
            <m:rPr>
              <m:sty m:val="p"/>
            </m:rPr>
            <w:rPr>
              <w:rFonts w:ascii="Latin Modern Math" w:hAnsi="Latin Modern Math"/>
            </w:rPr>
            <m:t>⋯</m:t>
          </m:r>
          <m:r>
            <w:rPr>
              <w:rFonts w:ascii="Latin Modern Math" w:hAnsi="Latin Modern Math"/>
            </w:rPr>
            <m:t>,n.</m:t>
          </m:r>
        </m:oMath>
      </m:oMathPara>
    </w:p>
    <w:p w:rsidR="00C05965" w:rsidRDefault="00A77DED" w:rsidP="0039725E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求最小值及所有最小值的下标，其中最小值为</w:t>
      </w:r>
    </w:p>
    <w:p w:rsidR="0039725E" w:rsidRPr="00B55F54" w:rsidRDefault="0039725E" w:rsidP="00302CDC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</w:rPr>
              </m:ctrlPr>
            </m:dPr>
            <m:e>
              <m:f>
                <m:fPr>
                  <m:ctrlPr>
                    <w:rPr>
                      <w:rFonts w:ascii="Latin Modern Math" w:hAnsi="Latin Modern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Latin Modern Math" w:hAnsi="Latin Modern Math"/>
                </w:rPr>
                <m:t>│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b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&gt;0,</m:t>
              </m:r>
              <m:r>
                <w:rPr>
                  <w:rFonts w:ascii="Latin Modern Math" w:hAnsi="Latin Modern Math"/>
                </w:rPr>
                <m:t xml:space="preserve">   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,2,⋯,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</m:e>
          </m:d>
        </m:oMath>
      </m:oMathPara>
    </w:p>
    <w:p w:rsidR="00741B89" w:rsidRDefault="00741B89" w:rsidP="00741B89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7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02483A" w:rsidRDefault="00877AA1" w:rsidP="00295DFB">
      <w:pPr>
        <w:ind w:firstLineChars="235" w:firstLine="566"/>
      </w:pPr>
      <w:r w:rsidRPr="00545756">
        <w:rPr>
          <w:rFonts w:hint="eastAsia"/>
          <w:b/>
        </w:rPr>
        <w:t>Algorithm</w:t>
      </w:r>
      <w:r>
        <w:t xml:space="preserve">: </w:t>
      </w:r>
      <w:r w:rsidR="00D62563">
        <w:tab/>
      </w:r>
      <w:r>
        <w:t xml:space="preserve">find the minimal value and all </w:t>
      </w:r>
      <w:r w:rsidR="008E07CD">
        <w:t>its(their)</w:t>
      </w:r>
      <w:r>
        <w:t xml:space="preserve"> indexes</w:t>
      </w:r>
    </w:p>
    <w:p w:rsidR="00877AA1" w:rsidRPr="00545756" w:rsidRDefault="008B7AB2" w:rsidP="00295DFB">
      <w:pPr>
        <w:ind w:firstLineChars="235" w:firstLine="566"/>
      </w:pPr>
      <w:r w:rsidRPr="00545756">
        <w:rPr>
          <w:b/>
        </w:rPr>
        <w:t>Input</w:t>
      </w:r>
      <w:r>
        <w:t>:</w:t>
      </w:r>
      <w:r w:rsidR="00545756">
        <w:t xml:space="preserve"> </w:t>
      </w:r>
      <w:r w:rsidR="00295DFB">
        <w:tab/>
      </w:r>
      <w:r w:rsidR="00D62563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8E07CD">
        <w:t xml:space="preserve"> </w:t>
      </w:r>
      <w:r w:rsidR="00545756">
        <w:t xml:space="preserve">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804E48">
        <w:t>.</w:t>
      </w:r>
    </w:p>
    <w:p w:rsidR="008B7AB2" w:rsidRDefault="008B7AB2" w:rsidP="00295DFB">
      <w:pPr>
        <w:ind w:firstLineChars="235" w:firstLine="566"/>
      </w:pPr>
      <w:r w:rsidRPr="00545756">
        <w:rPr>
          <w:b/>
        </w:rPr>
        <w:t>Output</w:t>
      </w:r>
      <w:r>
        <w:t xml:space="preserve">: </w:t>
      </w:r>
      <w:r w:rsidR="00D62563">
        <w:tab/>
      </w:r>
      <w:r w:rsidR="00545756"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545756">
        <w:t>,</w:t>
      </w:r>
      <w:r w:rsidR="00804E48">
        <w:t xml:space="preserve"> minimal valu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C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76570F">
        <w:t xml:space="preserve"> </w:t>
      </w:r>
      <w:r w:rsidR="00804E48">
        <w:t xml:space="preserve">and their </w:t>
      </w:r>
      <w:r w:rsidR="000E0F16">
        <w:t>indexes</w:t>
      </w:r>
      <w:r w:rsidR="00804E48">
        <w:t>.</w:t>
      </w:r>
    </w:p>
    <w:p w:rsidR="008B7AB2" w:rsidRPr="00545756" w:rsidRDefault="008B7AB2" w:rsidP="00295DFB">
      <w:pPr>
        <w:ind w:firstLineChars="235" w:firstLine="566"/>
        <w:rPr>
          <w:b/>
        </w:rPr>
      </w:pPr>
      <w:r w:rsidRPr="00545756">
        <w:rPr>
          <w:b/>
        </w:rPr>
        <w:t>Begin</w:t>
      </w:r>
    </w:p>
    <w:p w:rsidR="008B7AB2" w:rsidRDefault="008B7AB2" w:rsidP="00295DFB">
      <w:pPr>
        <w:tabs>
          <w:tab w:val="right" w:pos="1276"/>
        </w:tabs>
        <w:ind w:firstLineChars="235" w:firstLine="566"/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545756">
        <w:t xml:space="preserve"> </w:t>
      </w:r>
      <w:r w:rsidR="00D62563">
        <w:tab/>
      </w:r>
      <w:r w:rsidR="00D62563">
        <w:tab/>
      </w:r>
      <w:r w:rsidR="00D43C53"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</w:p>
    <w:p w:rsidR="00DD59D3" w:rsidRDefault="00DD59D3" w:rsidP="00295DFB">
      <w:pPr>
        <w:ind w:firstLineChars="235" w:firstLine="566"/>
        <w:rPr>
          <w:b/>
        </w:rPr>
      </w:pPr>
      <w:r w:rsidRPr="00DD59D3">
        <w:rPr>
          <w:b/>
        </w:rPr>
        <w:t>Step 2</w:t>
      </w:r>
      <w:r>
        <w:t>:</w:t>
      </w:r>
      <w:r w:rsidR="00545756">
        <w:tab/>
      </w:r>
      <w:r w:rsidR="00545756"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 w:rsidR="00B020A5" w:rsidRDefault="00B020A5" w:rsidP="00295DFB">
      <w:pPr>
        <w:ind w:firstLineChars="235" w:firstLine="566"/>
      </w:pPr>
      <w:r w:rsidRPr="001B59DD">
        <w:rPr>
          <w:rFonts w:hint="eastAsia"/>
          <w:b/>
        </w:rPr>
        <w:t>S</w:t>
      </w:r>
      <w:r w:rsidRPr="001B59DD"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1B59DD" w:rsidRPr="001B59DD">
        <w:rPr>
          <w:rFonts w:hint="eastAsia"/>
        </w:rPr>
        <w:t xml:space="preserve"> </w:t>
      </w:r>
      <w:r w:rsidR="001B59DD" w:rsidRPr="001B59DD">
        <w:t>is</w:t>
      </w:r>
      <w:r w:rsidR="001B59DD">
        <w:t xml:space="preserve">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1B59DD" w:rsidRPr="001B59DD">
        <w:rPr>
          <w:rFonts w:hint="eastAsia"/>
        </w:rPr>
        <w:t xml:space="preserve"> </w:t>
      </w:r>
      <w:r w:rsidR="001B59DD"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 w:rsidR="00302CDC" w:rsidRDefault="00E01AD9" w:rsidP="00295DFB">
      <w:pPr>
        <w:ind w:firstLineChars="235" w:firstLine="566"/>
      </w:pPr>
      <w:r w:rsidRPr="00E01AD9">
        <w:rPr>
          <w:rFonts w:hint="eastAsia"/>
          <w:b/>
        </w:rPr>
        <w:t>S</w:t>
      </w:r>
      <w:r w:rsidRPr="00E01AD9">
        <w:rPr>
          <w:b/>
        </w:rPr>
        <w:t>tep 4</w:t>
      </w:r>
      <w:r>
        <w:t>:</w:t>
      </w:r>
      <w:r>
        <w:tab/>
      </w:r>
      <w:r>
        <w:tab/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E01AD9">
        <w:rPr>
          <w:rFonts w:hint="eastAsia"/>
        </w:rPr>
        <w:t xml:space="preserve"> </w:t>
      </w:r>
      <w:r>
        <w:t xml:space="preserve">incrementally, let pivot </w:t>
      </w:r>
      <w:r w:rsidR="00AE3901">
        <w:t xml:space="preserve">the first element </w:t>
      </w:r>
      <w:r w:rsidR="001C5416">
        <w:rPr>
          <w:rFonts w:hint="eastAsia"/>
        </w:rPr>
        <w:t>of</w:t>
      </w:r>
      <w:r w:rsidR="001C5416">
        <w:t xml:space="preserve"> the</w:t>
      </w:r>
      <w:r w:rsidR="00AE3901">
        <w:t xml:space="preserve"> sorted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</w:p>
    <w:p w:rsidR="00E01AD9" w:rsidRDefault="00E01AD9" w:rsidP="00295DFB">
      <w:pPr>
        <w:ind w:firstLineChars="235" w:firstLine="566"/>
      </w:pPr>
      <w:r w:rsidRPr="007B1359">
        <w:rPr>
          <w:rFonts w:hint="eastAsia"/>
          <w:b/>
        </w:rPr>
        <w:t>S</w:t>
      </w:r>
      <w:r w:rsidRPr="007B1359">
        <w:rPr>
          <w:b/>
        </w:rPr>
        <w:t>tep 5</w:t>
      </w:r>
      <w:r>
        <w:t>:</w:t>
      </w:r>
      <w:r>
        <w:tab/>
      </w:r>
      <w:r>
        <w:tab/>
        <w:t>find all</w:t>
      </w:r>
      <w:r w:rsidR="00817429">
        <w:t xml:space="preserve"> </w:t>
      </w:r>
      <w:bookmarkStart w:id="0" w:name="_GoBack"/>
      <w:bookmarkEnd w:id="0"/>
      <w:r>
        <w:t xml:space="preserve">elements </w:t>
      </w:r>
      <w:r w:rsidR="001C5416">
        <w:t xml:space="preserve">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1C5416">
        <w:t xml:space="preserve"> </w:t>
      </w:r>
      <w:r w:rsidR="00E85CE8">
        <w:t xml:space="preserve">whos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&gt;0</m:t>
        </m:r>
      </m:oMath>
      <w:r w:rsidR="00E84C92">
        <w:rPr>
          <w:rFonts w:hint="eastAsia"/>
        </w:rPr>
        <w:t xml:space="preserve"> a</w:t>
      </w:r>
      <w:r w:rsidR="00E84C92">
        <w:t>nd equal to pivot then</w:t>
      </w:r>
      <w:r w:rsidR="00E85CE8">
        <w:t xml:space="preserve"> </w:t>
      </w:r>
      <w:r w:rsidR="007B1359">
        <w:t xml:space="preserve">pick </w:t>
      </w:r>
      <w:r w:rsidR="00E85CE8">
        <w:t>their index</w:t>
      </w:r>
      <w:r w:rsidR="000E0F16">
        <w:t>es</w:t>
      </w:r>
      <w:r w:rsidR="007B1359">
        <w:t xml:space="preserve"> into </w:t>
      </w:r>
      <w:r w:rsidR="007B1359" w:rsidRPr="007B1359">
        <w:rPr>
          <w:b/>
        </w:rPr>
        <w:t>INDEX</w:t>
      </w:r>
      <w:r w:rsidR="00E85CE8">
        <w:t>.</w:t>
      </w:r>
    </w:p>
    <w:p w:rsidR="007B1359" w:rsidRDefault="007B1359" w:rsidP="00295DFB">
      <w:pPr>
        <w:ind w:firstLineChars="235" w:firstLine="566"/>
        <w:rPr>
          <w:b/>
        </w:rPr>
      </w:pPr>
      <w:r w:rsidRPr="007B1359">
        <w:rPr>
          <w:rFonts w:hint="eastAsia"/>
          <w:b/>
        </w:rPr>
        <w:t>S</w:t>
      </w:r>
      <w:r w:rsidRPr="007B1359">
        <w:rPr>
          <w:b/>
        </w:rPr>
        <w:t>top 6</w:t>
      </w:r>
      <w:r>
        <w:t>:</w:t>
      </w:r>
      <w:r>
        <w:tab/>
      </w:r>
      <w:r w:rsidR="00295DFB">
        <w:tab/>
      </w:r>
      <w:r>
        <w:t xml:space="preserve">outpu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>,</w:t>
      </w:r>
      <w:r w:rsidR="00A5109A">
        <w:t xml:space="preserve"> pivot,</w:t>
      </w:r>
      <w:r>
        <w:t xml:space="preserve"> </w:t>
      </w:r>
      <w:r w:rsidRPr="007B1359">
        <w:rPr>
          <w:b/>
        </w:rPr>
        <w:t>INDEX</w:t>
      </w:r>
    </w:p>
    <w:p w:rsidR="007B1359" w:rsidRPr="007B1359" w:rsidRDefault="007B1359" w:rsidP="00295DFB">
      <w:pPr>
        <w:ind w:firstLineChars="235" w:firstLine="566"/>
        <w:rPr>
          <w:b/>
        </w:rPr>
      </w:pPr>
      <w:r w:rsidRPr="007B1359">
        <w:rPr>
          <w:rFonts w:hint="eastAsia"/>
          <w:b/>
        </w:rPr>
        <w:t>E</w:t>
      </w:r>
      <w:r w:rsidRPr="007B1359">
        <w:rPr>
          <w:b/>
        </w:rPr>
        <w:t>nd</w:t>
      </w:r>
    </w:p>
    <w:p w:rsidR="00A06073" w:rsidRDefault="00A06073" w:rsidP="0002483A">
      <w:pPr>
        <w:sectPr w:rsidR="00A06073" w:rsidSect="001A78E4">
          <w:footerReference w:type="default" r:id="rId8"/>
          <w:footnotePr>
            <w:pos w:val="beneathText"/>
          </w:footnotePr>
          <w:pgSz w:w="13608" w:h="16840"/>
          <w:pgMar w:top="1440" w:right="1094" w:bottom="1440" w:left="1094" w:header="720" w:footer="720" w:gutter="284"/>
          <w:cols w:space="720"/>
        </w:sectPr>
      </w:pPr>
    </w:p>
    <w:p w:rsidR="008B7AB2" w:rsidRDefault="008B7AB2" w:rsidP="008B7AB2">
      <w:pPr>
        <w:pStyle w:val="1"/>
      </w:pPr>
      <w:r>
        <w:rPr>
          <w:rFonts w:hint="eastAsia"/>
        </w:rPr>
        <w:lastRenderedPageBreak/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Pr="003272BE" w:rsidRDefault="003272BE" w:rsidP="003272BE"/>
    <w:p w:rsidR="006E0583" w:rsidRDefault="006E0583" w:rsidP="006E0583">
      <w:pPr>
        <w:ind w:firstLineChars="200" w:firstLine="480"/>
      </w:pPr>
      <w:r w:rsidRPr="006E0583">
        <w:rPr>
          <w:rFonts w:hint="eastAsia"/>
        </w:rPr>
        <w:t>这个解释程序</w:t>
      </w:r>
      <w:r w:rsidR="003E7B66"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</w:t>
      </w:r>
      <w:r w:rsidR="003E7B66">
        <w:rPr>
          <w:rFonts w:hint="eastAsia"/>
        </w:rPr>
        <w:t>本</w:t>
      </w:r>
      <w:r w:rsidR="00762499">
        <w:rPr>
          <w:rFonts w:hint="eastAsia"/>
        </w:rPr>
        <w:t>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E422F4" w:rsidRPr="00762499">
        <w:rPr>
          <w:noProof/>
          <w:position w:val="-10"/>
        </w:rPr>
        <w:object w:dxaOrig="159" w:dyaOrig="31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65pt;height:15.4pt" o:ole="">
            <v:imagedata r:id="rId9" o:title=""/>
          </v:shape>
          <o:OLEObject Type="Embed" ProgID="Equation.AxMath" ShapeID="_x0000_i1025" DrawAspect="Content" ObjectID="_1585168096" r:id="rId10"/>
        </w:object>
      </w:r>
      <w:r w:rsidR="00762499">
        <w:rPr>
          <w:rFonts w:hint="eastAsia"/>
        </w:rPr>
        <w:t>与最小值及其</w:t>
      </w:r>
      <w:r w:rsidR="003E7B66">
        <w:rPr>
          <w:rFonts w:hint="eastAsia"/>
        </w:rPr>
        <w:t>所有</w:t>
      </w:r>
      <w:r w:rsidR="00762499">
        <w:rPr>
          <w:rFonts w:hint="eastAsia"/>
        </w:rPr>
        <w:t>位置。如下所示：</w:t>
      </w:r>
      <w:r w:rsidR="00A10BBD">
        <w:rPr>
          <w:rFonts w:hint="eastAsia"/>
        </w:rPr>
        <w:t>（这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80"/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8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80"/>
      </w:pPr>
    </w:p>
    <w:p w:rsidR="00985078" w:rsidRDefault="006E0583" w:rsidP="006E0583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 w:rsidR="00985078">
        <w:rPr>
          <w:rFonts w:hint="eastAsia"/>
        </w:rPr>
        <w:t>：</w:t>
      </w:r>
      <w:r w:rsidR="002F6AD9">
        <w:rPr>
          <w:rFonts w:hint="eastAsia"/>
        </w:rPr>
        <w:t>负</w:t>
      </w:r>
      <w:r w:rsidRPr="006E0583">
        <w:rPr>
          <w:rFonts w:hint="eastAsia"/>
        </w:rPr>
        <w:t>号直接跳过</w:t>
      </w:r>
      <w:r w:rsidR="00985078">
        <w:rPr>
          <w:rFonts w:hint="eastAsia"/>
        </w:rPr>
        <w:t>，</w:t>
      </w:r>
      <w:r w:rsidRPr="006E0583">
        <w:rPr>
          <w:rFonts w:hint="eastAsia"/>
        </w:rPr>
        <w:t>最后乘</w:t>
      </w:r>
      <w:r w:rsidR="00985078">
        <w:rPr>
          <w:rFonts w:hint="eastAsia"/>
        </w:rPr>
        <w:t xml:space="preserve"> </w:t>
      </w:r>
      <w:r w:rsidRPr="006E0583">
        <w:rPr>
          <w:rFonts w:hint="eastAsia"/>
        </w:rPr>
        <w:t>-1</w:t>
      </w:r>
      <w:r w:rsidR="00985078"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 w:rsidR="001A78E4">
        <w:rPr>
          <w:rFonts w:hint="eastAsia"/>
        </w:rPr>
        <w:t>随</w:t>
      </w:r>
      <w:r w:rsidRPr="006E0583">
        <w:rPr>
          <w:rFonts w:hint="eastAsia"/>
        </w:rPr>
        <w:t>着</w:t>
      </w:r>
      <w:r w:rsidR="00985078">
        <w:rPr>
          <w:rFonts w:hint="eastAsia"/>
        </w:rPr>
        <w:t>一个从</w:t>
      </w:r>
      <w:r w:rsidR="00985078">
        <w:rPr>
          <w:rFonts w:hint="eastAsia"/>
        </w:rPr>
        <w:t>1</w:t>
      </w:r>
      <w:r w:rsidR="00985078">
        <w:rPr>
          <w:rFonts w:hint="eastAsia"/>
        </w:rPr>
        <w:t>开始的</w:t>
      </w:r>
      <w:r w:rsidRPr="006E0583">
        <w:rPr>
          <w:rFonts w:hint="eastAsia"/>
        </w:rPr>
        <w:t>索引，</w:t>
      </w:r>
      <w:r w:rsidR="001A78E4">
        <w:rPr>
          <w:rFonts w:hint="eastAsia"/>
        </w:rPr>
        <w:t>该索引</w:t>
      </w:r>
      <w:proofErr w:type="gramStart"/>
      <w:r w:rsidR="001A78E4">
        <w:rPr>
          <w:rFonts w:hint="eastAsia"/>
        </w:rPr>
        <w:t>按照</w:t>
      </w:r>
      <w:r w:rsidR="00985078">
        <w:rPr>
          <w:rFonts w:hint="eastAsia"/>
        </w:rPr>
        <w:t>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</w:t>
      </w:r>
      <w:r w:rsidR="001A78E4"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 w:rsidR="00985078">
        <w:rPr>
          <w:rFonts w:hint="eastAsia"/>
        </w:rPr>
        <w:t>如此之后</w:t>
      </w:r>
      <w:r w:rsidRPr="006E0583">
        <w:rPr>
          <w:rFonts w:hint="eastAsia"/>
        </w:rPr>
        <w:t>，</w:t>
      </w:r>
      <w:r w:rsidR="00985078">
        <w:rPr>
          <w:rFonts w:hint="eastAsia"/>
        </w:rPr>
        <w:t>可以通过</w:t>
      </w:r>
      <w:r w:rsidRPr="006E0583">
        <w:rPr>
          <w:rFonts w:hint="eastAsia"/>
        </w:rPr>
        <w:t>遍历</w:t>
      </w:r>
      <w:r w:rsidR="00985078"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 w:rsidR="00985078"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 w:rsidR="001A78E4">
        <w:rPr>
          <w:rFonts w:hint="eastAsia"/>
        </w:rPr>
        <w:t>然后</w:t>
      </w:r>
      <w:r w:rsidRPr="006E0583">
        <w:rPr>
          <w:rFonts w:hint="eastAsia"/>
        </w:rPr>
        <w:t>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 w:rsidR="00985078">
        <w:rPr>
          <w:rFonts w:hint="eastAsia"/>
        </w:rPr>
        <w:t>其他</w:t>
      </w:r>
      <w:r w:rsidRPr="006E0583">
        <w:rPr>
          <w:rFonts w:hint="eastAsia"/>
        </w:rPr>
        <w:t>数字</w:t>
      </w:r>
      <w:r w:rsidR="00985078"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</w:t>
      </w:r>
      <w:r w:rsidR="00985078"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 w:rsidR="00985078">
        <w:rPr>
          <w:rFonts w:hint="eastAsia"/>
        </w:rPr>
        <w:t>算</w:t>
      </w:r>
      <w:r w:rsidRPr="006E0583">
        <w:rPr>
          <w:rFonts w:hint="eastAsia"/>
        </w:rPr>
        <w:t>出具体的数值</w:t>
      </w:r>
      <w:r w:rsidR="00985078"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985078" w:rsidRDefault="00985078" w:rsidP="006E0583">
      <w:pPr>
        <w:ind w:firstLineChars="200" w:firstLine="480"/>
      </w:pPr>
    </w:p>
    <w:p w:rsidR="006E0583" w:rsidRPr="006E0583" w:rsidRDefault="006E0583" w:rsidP="002A0D77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 w:rsidR="00985078">
        <w:rPr>
          <w:rFonts w:hint="eastAsia"/>
        </w:rPr>
        <w:t>一个</w:t>
      </w:r>
      <w:r w:rsidRPr="006E0583">
        <w:rPr>
          <w:rFonts w:hint="eastAsia"/>
        </w:rPr>
        <w:t>数</w:t>
      </w:r>
      <w:r w:rsidR="00985078"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 w:rsidR="00985078">
        <w:rPr>
          <w:rFonts w:hint="eastAsia"/>
        </w:rPr>
        <w:t>。整个字符串的切割，</w:t>
      </w:r>
      <w:r w:rsidRPr="006E0583">
        <w:rPr>
          <w:rFonts w:hint="eastAsia"/>
        </w:rPr>
        <w:t>一直</w:t>
      </w:r>
      <w:r w:rsidR="00985078">
        <w:rPr>
          <w:rFonts w:hint="eastAsia"/>
        </w:rPr>
        <w:t>做</w:t>
      </w:r>
      <w:r w:rsidRPr="006E0583">
        <w:rPr>
          <w:rFonts w:hint="eastAsia"/>
        </w:rPr>
        <w:t>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 w:rsidR="00985078"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 w:rsidR="00985078"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 w:rsidR="002A0D77">
        <w:rPr>
          <w:rFonts w:hint="eastAsia"/>
        </w:rPr>
        <w:t>当遇到</w:t>
      </w:r>
      <w:r w:rsidR="002A0D77" w:rsidRPr="000313E2">
        <w:rPr>
          <w:rFonts w:ascii="Consolas" w:hAnsi="Consolas"/>
        </w:rPr>
        <w:t>\0</w:t>
      </w:r>
      <w:r w:rsidR="002A0D77">
        <w:rPr>
          <w:rFonts w:ascii="Consolas" w:hAnsi="Consolas" w:hint="eastAsia"/>
        </w:rPr>
        <w:t>之后，也就得到了一个存有输入信息的双精度数组。</w:t>
      </w:r>
    </w:p>
    <w:p w:rsidR="006E0583" w:rsidRPr="006E0583" w:rsidRDefault="006E0583" w:rsidP="006E0583"/>
    <w:p w:rsidR="006E0583" w:rsidRDefault="006E0583" w:rsidP="002B69BA">
      <w:pPr>
        <w:ind w:firstLineChars="200" w:firstLine="48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F4000E" w:rsidRPr="00F4000E" w:rsidRDefault="00F4000E" w:rsidP="00F4000E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000E" w:rsidTr="00F4000E">
        <w:tc>
          <w:tcPr>
            <w:tcW w:w="0" w:type="auto"/>
            <w:shd w:val="clear" w:color="auto" w:fill="E5E5E5"/>
          </w:tcPr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0</w:t>
            </w:r>
          </w:p>
        </w:tc>
        <w:tc>
          <w:tcPr>
            <w:tcW w:w="10587" w:type="dxa"/>
            <w:shd w:val="clear" w:color="auto" w:fill="E5E5E5"/>
          </w:tcPr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ource.c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 -*- coding: utf-8 -*-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reated on Wed Mar 14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@version: 1.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ast edit: 208-03-24 17:36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NaN or Negativ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 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\n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Put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F4000E" w:rsidRDefault="00F4000E">
      <w:pPr>
        <w:widowControl/>
        <w:spacing w:line="240" w:lineRule="auto"/>
        <w:jc w:val="left"/>
      </w:pPr>
    </w:p>
    <w:p w:rsidR="009B3E52" w:rsidRPr="009B3E52" w:rsidRDefault="009B3E52" w:rsidP="009B3E52">
      <w:pPr>
        <w:widowControl/>
        <w:spacing w:line="240" w:lineRule="auto"/>
        <w:jc w:val="center"/>
        <w:rPr>
          <w:rFonts w:ascii="宋体" w:hAnsi="宋体" w:cs="宋体"/>
          <w:sz w:val="36"/>
          <w:szCs w:val="36"/>
        </w:rPr>
      </w:pPr>
      <w:r w:rsidRPr="009B3E52">
        <w:rPr>
          <w:rFonts w:ascii="宋体" w:hAnsi="宋体" w:cs="宋体"/>
          <w:noProof/>
          <w:sz w:val="36"/>
          <w:szCs w:val="36"/>
        </w:rPr>
        <w:drawing>
          <wp:inline distT="0" distB="0" distL="0" distR="0" wp14:anchorId="4A93B7A6" wp14:editId="2FE9CD7E">
            <wp:extent cx="7030390" cy="3174023"/>
            <wp:effectExtent l="0" t="0" r="0" b="7620"/>
            <wp:doc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23149" cy="326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F566BF" w:rsidRDefault="004B4112" w:rsidP="002A415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8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80"/>
      </w:pPr>
    </w:p>
    <w:p w:rsidR="00CF22EB" w:rsidRDefault="00CF22EB" w:rsidP="00337A34">
      <w:pPr>
        <w:widowControl/>
        <w:ind w:firstLineChars="200" w:firstLine="48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DD7C6A">
        <w:fldChar w:fldCharType="begin"/>
      </w:r>
      <w:r w:rsidR="00DD7C6A">
        <w:rPr>
          <w:rFonts w:hint="eastAsia"/>
        </w:rPr>
        <w:instrText xml:space="preserve"> ADDIN EN.CITE &lt;EndNote&gt;&lt;Cite&gt;&lt;Author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D7C6A">
        <w:rPr>
          <w:rFonts w:hint="eastAsia"/>
        </w:rPr>
        <w:instrText>高质量</w:instrText>
      </w:r>
      <w:r w:rsidR="00DD7C6A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D7C6A">
        <w:rPr>
          <w:rFonts w:hint="eastAsia"/>
        </w:rPr>
        <w:instrText>编程指南</w:instrText>
      </w:r>
      <w:r w:rsidR="00DD7C6A">
        <w:rPr>
          <w:rFonts w:hint="eastAsia"/>
        </w:rPr>
        <w:instrText>&lt;/style&gt;&lt;/title&gt;&lt;/titles&gt;&lt;edition&gt;1.0&lt;/edition</w:instrText>
      </w:r>
      <w:r w:rsidR="00DD7C6A">
        <w:instrText>&gt;&lt;dates&gt;&lt;year&gt;2001&lt;/year&gt;&lt;pub-dates&gt;&lt;date&gt;2017 Jul 24&lt;/date&gt;&lt;/pub-dates&gt;&lt;/dates&gt;&lt;urls&gt;&lt;/urls&gt;&lt;/record&gt;&lt;/Cite&gt;&lt;/EndNote&gt;</w:instrText>
      </w:r>
      <w:r w:rsidR="00DD7C6A">
        <w:fldChar w:fldCharType="separate"/>
      </w:r>
      <w:r w:rsidR="00DD7C6A" w:rsidRPr="00DD7C6A">
        <w:rPr>
          <w:noProof/>
          <w:vertAlign w:val="superscript"/>
        </w:rPr>
        <w:t>[1]</w:t>
      </w:r>
      <w:r w:rsidR="00DD7C6A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DD7C6A" w:rsidRDefault="00DD7C6A" w:rsidP="006B382D"/>
    <w:p w:rsidR="00DD7C6A" w:rsidRPr="00DD7C6A" w:rsidRDefault="00DD7C6A" w:rsidP="00DD7C6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AE4894" w:rsidRDefault="00DD7C6A" w:rsidP="006B382D">
      <w:r>
        <w:fldChar w:fldCharType="end"/>
      </w:r>
    </w:p>
    <w:sectPr w:rsidR="00AE4894" w:rsidSect="00AA53CD">
      <w:headerReference w:type="default" r:id="rId13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F40C9" w:rsidRDefault="009F40C9">
      <w:r>
        <w:separator/>
      </w:r>
    </w:p>
  </w:endnote>
  <w:endnote w:type="continuationSeparator" w:id="0">
    <w:p w:rsidR="009F40C9" w:rsidRDefault="009F40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35405818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:rsidR="00E01AD9" w:rsidRDefault="00E01AD9">
            <w:pPr>
              <w:pStyle w:val="ae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E01AD9" w:rsidRDefault="00E01AD9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F40C9" w:rsidRDefault="009F40C9">
      <w:r>
        <w:separator/>
      </w:r>
    </w:p>
  </w:footnote>
  <w:footnote w:type="continuationSeparator" w:id="0">
    <w:p w:rsidR="009F40C9" w:rsidRDefault="009F40C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01AD9" w:rsidRDefault="00E01AD9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9"/>
  </w:num>
  <w:num w:numId="3">
    <w:abstractNumId w:val="3"/>
  </w:num>
  <w:num w:numId="4">
    <w:abstractNumId w:val="7"/>
  </w:num>
  <w:num w:numId="5">
    <w:abstractNumId w:val="0"/>
  </w:num>
  <w:num w:numId="6">
    <w:abstractNumId w:val="13"/>
  </w:num>
  <w:num w:numId="7">
    <w:abstractNumId w:val="8"/>
  </w:num>
  <w:num w:numId="8">
    <w:abstractNumId w:val="5"/>
  </w:num>
  <w:num w:numId="9">
    <w:abstractNumId w:val="14"/>
  </w:num>
  <w:num w:numId="10">
    <w:abstractNumId w:val="1"/>
  </w:num>
  <w:num w:numId="11">
    <w:abstractNumId w:val="11"/>
  </w:num>
  <w:num w:numId="12">
    <w:abstractNumId w:val="2"/>
  </w:num>
  <w:num w:numId="13">
    <w:abstractNumId w:val="15"/>
  </w:num>
  <w:num w:numId="14">
    <w:abstractNumId w:val="10"/>
  </w:num>
  <w:num w:numId="15">
    <w:abstractNumId w:val="12"/>
  </w:num>
  <w:num w:numId="1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7A9F"/>
    <w:rsid w:val="00007AFB"/>
    <w:rsid w:val="00007C8E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0A65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75EC"/>
    <w:rsid w:val="001C1A9C"/>
    <w:rsid w:val="001C26BD"/>
    <w:rsid w:val="001C275D"/>
    <w:rsid w:val="001C32B7"/>
    <w:rsid w:val="001C5416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429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0C9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16D5B"/>
    <w:rsid w:val="00F227C4"/>
    <w:rsid w:val="00F231D2"/>
    <w:rsid w:val="00F301EA"/>
    <w:rsid w:val="00F30EEC"/>
    <w:rsid w:val="00F33495"/>
    <w:rsid w:val="00F37642"/>
    <w:rsid w:val="00F37C9D"/>
    <w:rsid w:val="00F4000E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569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6AB97972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636C"/>
    <w:rsid w:val="003B636C"/>
    <w:rsid w:val="00A30E4C"/>
    <w:rsid w:val="00BE6B81"/>
    <w:rsid w:val="00DF55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unhideWhenUsed/>
    <w:rsid w:val="00DF5588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A85D90-1526-403C-874F-345F494A45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160</TotalTime>
  <Pages>15</Pages>
  <Words>2664</Words>
  <Characters>15187</Characters>
  <Application>Microsoft Office Word</Application>
  <DocSecurity>0</DocSecurity>
  <PresentationFormat/>
  <Lines>126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7</cp:revision>
  <cp:lastPrinted>2018-03-21T11:20:00Z</cp:lastPrinted>
  <dcterms:created xsi:type="dcterms:W3CDTF">2018-03-21T11:07:00Z</dcterms:created>
  <dcterms:modified xsi:type="dcterms:W3CDTF">2018-04-13T15:4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